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DFC3643" w14:textId="77777777" w:rsidR="003109A7" w:rsidRPr="00D632C0" w:rsidRDefault="003109A7" w:rsidP="00D632C0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D632C0">
        <w:rPr>
          <w:rFonts w:ascii="Times New Roman" w:hAnsi="Times New Roman" w:cs="Times New Roman"/>
          <w:b/>
          <w:sz w:val="24"/>
          <w:szCs w:val="24"/>
        </w:rPr>
        <w:t>Glossary</w:t>
      </w:r>
    </w:p>
    <w:p w14:paraId="7FBAAA30" w14:textId="77777777" w:rsidR="003109A7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Contraction Time (</w:t>
      </w:r>
      <w:proofErr w:type="spellStart"/>
      <w:r w:rsidRPr="00D632C0">
        <w:rPr>
          <w:rFonts w:ascii="Times New Roman" w:eastAsia="Calibri" w:hAnsi="Times New Roman" w:cs="Times New Roman"/>
          <w:b/>
          <w:sz w:val="24"/>
          <w:szCs w:val="24"/>
        </w:rPr>
        <w:t>ms</w:t>
      </w:r>
      <w:proofErr w:type="spellEnd"/>
      <w:r w:rsidRPr="00D632C0">
        <w:rPr>
          <w:rFonts w:ascii="Times New Roman" w:eastAsia="Calibri" w:hAnsi="Times New Roman" w:cs="Times New Roman"/>
          <w:b/>
          <w:sz w:val="24"/>
          <w:szCs w:val="24"/>
        </w:rPr>
        <w:t>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Contraction time measured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 xml:space="preserve">in vitro </w:t>
      </w:r>
      <w:r w:rsidRPr="00D632C0">
        <w:rPr>
          <w:rFonts w:ascii="Times New Roman" w:eastAsia="Calibri" w:hAnsi="Times New Roman" w:cs="Times New Roman"/>
          <w:sz w:val="24"/>
          <w:szCs w:val="24"/>
        </w:rPr>
        <w:t>from time of force production to peak tension.</w:t>
      </w:r>
    </w:p>
    <w:p w14:paraId="371FEB66" w14:textId="77777777" w:rsidR="003109A7" w:rsidRPr="00D632C0" w:rsidRDefault="003109A7" w:rsidP="00D632C0">
      <w:pPr>
        <w:rPr>
          <w:rFonts w:ascii="Times New Roman" w:eastAsia="Calibri" w:hAnsi="Times New Roman" w:cs="Times New Roman"/>
          <w:color w:val="000000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Forelimb strength (N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 xml:space="preserve">In vivo 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forelimb strength measured </w:t>
      </w:r>
      <w:r w:rsidRPr="00D632C0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by gently pulling on a mouse holding a fix bar attached to a force transducer.  </w:t>
      </w:r>
    </w:p>
    <w:p w14:paraId="5E967A8D" w14:textId="77777777" w:rsidR="003109A7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Half relaxation time (</w:t>
      </w:r>
      <w:proofErr w:type="spellStart"/>
      <w:r w:rsidRPr="00D632C0">
        <w:rPr>
          <w:rFonts w:ascii="Times New Roman" w:eastAsia="Calibri" w:hAnsi="Times New Roman" w:cs="Times New Roman"/>
          <w:b/>
          <w:sz w:val="24"/>
          <w:szCs w:val="24"/>
        </w:rPr>
        <w:t>ms</w:t>
      </w:r>
      <w:proofErr w:type="spellEnd"/>
      <w:r w:rsidRPr="00D632C0">
        <w:rPr>
          <w:rFonts w:ascii="Times New Roman" w:eastAsia="Calibri" w:hAnsi="Times New Roman" w:cs="Times New Roman"/>
          <w:b/>
          <w:sz w:val="24"/>
          <w:szCs w:val="24"/>
        </w:rPr>
        <w:t>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 xml:space="preserve">In vitro 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measurement of the time required for the excised muscle to decline from peak tension to 50% of peak tension. </w:t>
      </w:r>
    </w:p>
    <w:p w14:paraId="4DE84C89" w14:textId="77777777" w:rsidR="003109A7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Max Torque (N*mm/g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>In vivo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force generated following stimulation of the </w:t>
      </w:r>
      <w:proofErr w:type="spellStart"/>
      <w:r w:rsidRPr="00D632C0">
        <w:rPr>
          <w:rFonts w:ascii="Times New Roman" w:eastAsia="Calibri" w:hAnsi="Times New Roman" w:cs="Times New Roman"/>
          <w:sz w:val="24"/>
          <w:szCs w:val="24"/>
        </w:rPr>
        <w:t>plantarflexors</w:t>
      </w:r>
      <w:proofErr w:type="spellEnd"/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at predetermined joint angles normalized to body mass.</w:t>
      </w:r>
    </w:p>
    <w:p w14:paraId="63CD1163" w14:textId="77777777" w:rsidR="003109A7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Rate of relaxation (N/sec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The rate at which force declines following peak tension.</w:t>
      </w:r>
    </w:p>
    <w:p w14:paraId="4D20F934" w14:textId="14A82885" w:rsidR="003109A7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Relative Tension (N/cm</w:t>
      </w:r>
      <w:r w:rsidRPr="00D632C0">
        <w:rPr>
          <w:rFonts w:ascii="Times New Roman" w:eastAsia="Calibri" w:hAnsi="Times New Roman" w:cs="Times New Roman"/>
          <w:b/>
          <w:sz w:val="24"/>
          <w:szCs w:val="24"/>
          <w:vertAlign w:val="superscript"/>
        </w:rPr>
        <w:t>2</w:t>
      </w:r>
      <w:r w:rsidRPr="00D632C0">
        <w:rPr>
          <w:rFonts w:ascii="Times New Roman" w:eastAsia="Calibri" w:hAnsi="Times New Roman" w:cs="Times New Roman"/>
          <w:b/>
          <w:sz w:val="24"/>
          <w:szCs w:val="24"/>
        </w:rPr>
        <w:t xml:space="preserve"> or N/mg):  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Tension generated from a contraction that is normalized to either body mass when functional tests are performed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 xml:space="preserve">in situ 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Ib3VyZGU8L0F1dGhvcj48WWVhcj4yMDEzPC9ZZWFyPjxS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</w:fldData>
        </w:fldChar>
      </w:r>
      <w:r w:rsidR="00D632C0"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D632C0"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Ib3VyZGU8L0F1dGhvcj48WWVhcj4yMDEzPC9ZZWFyPjxS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</w:fldData>
        </w:fldChar>
      </w:r>
      <w:r w:rsidR="00D632C0"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D632C0" w:rsidRPr="00D632C0">
        <w:rPr>
          <w:rFonts w:ascii="Times New Roman" w:eastAsia="Calibri" w:hAnsi="Times New Roman" w:cs="Times New Roman"/>
          <w:sz w:val="24"/>
          <w:szCs w:val="24"/>
        </w:rPr>
      </w:r>
      <w:r w:rsidR="00D632C0"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D632C0" w:rsidRPr="00D632C0">
        <w:rPr>
          <w:rFonts w:ascii="Times New Roman" w:eastAsia="Calibri" w:hAnsi="Times New Roman" w:cs="Times New Roman"/>
          <w:noProof/>
          <w:sz w:val="24"/>
          <w:szCs w:val="24"/>
        </w:rPr>
        <w:t>(1)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or calculated cross-sectional area of the muscle when functional tests are performed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>in vitro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(also called active tension, specific tension and specific isometric force, among others, in the literature) 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dXBvbnQtVmVyc3RlZWdkZW48L0F1dGhvcj48WWVhcj4x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dXBvbnQtVmVyc3RlZWdkZW48L0F1dGhvcj48WWVhcj4x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632C0">
        <w:rPr>
          <w:rFonts w:ascii="Times New Roman" w:eastAsia="Calibri" w:hAnsi="Times New Roman" w:cs="Times New Roman"/>
          <w:noProof/>
          <w:sz w:val="24"/>
          <w:szCs w:val="24"/>
        </w:rPr>
        <w:t>(2-5)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.       </w:t>
      </w:r>
    </w:p>
    <w:p w14:paraId="046C978F" w14:textId="77777777" w:rsidR="00D632C0" w:rsidRPr="00D632C0" w:rsidRDefault="003109A7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b/>
          <w:sz w:val="24"/>
          <w:szCs w:val="24"/>
        </w:rPr>
        <w:t>Tetanic Force (N):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Absolute maximal isometric force generated from a stimulated muscle.  Also called isometric force 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>(in vitro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) 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XaGl0ZWhlYWQ8L0F1dGhvcj48WWVhcj4yMDA2PC9ZZWFy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XaGl0ZWhlYWQ8L0F1dGhvcj48WWVhcj4yMDA2PC9ZZWFy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632C0">
        <w:rPr>
          <w:rFonts w:ascii="Times New Roman" w:eastAsia="Calibri" w:hAnsi="Times New Roman" w:cs="Times New Roman"/>
          <w:noProof/>
          <w:sz w:val="24"/>
          <w:szCs w:val="24"/>
        </w:rPr>
        <w:t>(6)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 or absolute force (</w:t>
      </w:r>
      <w:r w:rsidRPr="00D632C0">
        <w:rPr>
          <w:rFonts w:ascii="Times New Roman" w:eastAsia="Calibri" w:hAnsi="Times New Roman" w:cs="Times New Roman"/>
          <w:i/>
          <w:sz w:val="24"/>
          <w:szCs w:val="24"/>
        </w:rPr>
        <w:t>in situ</w:t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) 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Ib3VyZGU8L0F1dGhvcj48WWVhcj4yMDEzPC9ZZWFyPjxS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Ib3VyZGU8L0F1dGhvcj48WWVhcj4yMDEzPC9ZZWFyPjxS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</w:fldData>
        </w:fldChar>
      </w:r>
      <w:r w:rsidRPr="00D632C0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632C0">
        <w:rPr>
          <w:rFonts w:ascii="Times New Roman" w:eastAsia="Calibri" w:hAnsi="Times New Roman" w:cs="Times New Roman"/>
          <w:noProof/>
          <w:sz w:val="24"/>
          <w:szCs w:val="24"/>
        </w:rPr>
        <w:t>(1)</w:t>
      </w:r>
      <w:r w:rsidRPr="00D632C0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2C0">
        <w:rPr>
          <w:rFonts w:ascii="Times New Roman" w:eastAsia="Calibri" w:hAnsi="Times New Roman" w:cs="Times New Roman"/>
          <w:sz w:val="24"/>
          <w:szCs w:val="24"/>
        </w:rPr>
        <w:t xml:space="preserve">.    </w:t>
      </w:r>
    </w:p>
    <w:p w14:paraId="54F2F599" w14:textId="02C48E85" w:rsidR="00D632C0" w:rsidRPr="00D632C0" w:rsidRDefault="00D632C0" w:rsidP="00D632C0">
      <w:pPr>
        <w:rPr>
          <w:rFonts w:ascii="Times New Roman" w:eastAsia="Calibri" w:hAnsi="Times New Roman" w:cs="Times New Roman"/>
          <w:sz w:val="24"/>
          <w:szCs w:val="24"/>
        </w:rPr>
      </w:pPr>
    </w:p>
    <w:p w14:paraId="499C2848" w14:textId="191679C3" w:rsidR="00D632C0" w:rsidRPr="00D632C0" w:rsidRDefault="00D632C0" w:rsidP="00D632C0">
      <w:pPr>
        <w:rPr>
          <w:rFonts w:ascii="Times New Roman" w:eastAsia="Calibri" w:hAnsi="Times New Roman" w:cs="Times New Roman"/>
          <w:sz w:val="24"/>
          <w:szCs w:val="24"/>
        </w:rPr>
      </w:pPr>
      <w:r w:rsidRPr="00D632C0">
        <w:rPr>
          <w:rFonts w:ascii="Times New Roman" w:eastAsia="Calibri" w:hAnsi="Times New Roman" w:cs="Times New Roman"/>
          <w:sz w:val="24"/>
          <w:szCs w:val="24"/>
        </w:rPr>
        <w:t>References</w:t>
      </w:r>
    </w:p>
    <w:p w14:paraId="1D361D04" w14:textId="77777777" w:rsidR="00D632C0" w:rsidRPr="00D632C0" w:rsidRDefault="00D632C0" w:rsidP="00D632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fldChar w:fldCharType="begin"/>
      </w:r>
      <w:r w:rsidRPr="00D632C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632C0">
        <w:rPr>
          <w:rFonts w:ascii="Times New Roman" w:hAnsi="Times New Roman" w:cs="Times New Roman"/>
          <w:sz w:val="24"/>
          <w:szCs w:val="24"/>
        </w:rPr>
        <w:fldChar w:fldCharType="separate"/>
      </w:r>
      <w:r w:rsidRPr="00D632C0">
        <w:rPr>
          <w:rFonts w:ascii="Times New Roman" w:hAnsi="Times New Roman" w:cs="Times New Roman"/>
          <w:sz w:val="24"/>
          <w:szCs w:val="24"/>
        </w:rPr>
        <w:t>1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Hourde C, Joanne P, Medja F et al. Voluntary physical activity protects from susceptibility to skeletal muscle contraction-induced injury but worsens heart function in mdx mice. </w:t>
      </w:r>
      <w:r w:rsidRPr="00D632C0">
        <w:rPr>
          <w:rFonts w:ascii="Times New Roman" w:hAnsi="Times New Roman" w:cs="Times New Roman"/>
          <w:i/>
          <w:sz w:val="24"/>
          <w:szCs w:val="24"/>
        </w:rPr>
        <w:t>Am J Pathol</w:t>
      </w:r>
      <w:r w:rsidRPr="00D632C0">
        <w:rPr>
          <w:rFonts w:ascii="Times New Roman" w:hAnsi="Times New Roman" w:cs="Times New Roman"/>
          <w:sz w:val="24"/>
          <w:szCs w:val="24"/>
        </w:rPr>
        <w:t>. 2013;182(5):1509-18.</w:t>
      </w:r>
    </w:p>
    <w:p w14:paraId="59821326" w14:textId="77777777" w:rsidR="00D632C0" w:rsidRPr="00D632C0" w:rsidRDefault="00D632C0" w:rsidP="00D632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t>2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Dupont-Versteegden EE, McCarter RJ, Katz MS. Voluntary exercise decreases progression of muscular dystrophy in diaphragm of mdx mice. </w:t>
      </w:r>
      <w:r w:rsidRPr="00D632C0">
        <w:rPr>
          <w:rFonts w:ascii="Times New Roman" w:hAnsi="Times New Roman" w:cs="Times New Roman"/>
          <w:i/>
          <w:sz w:val="24"/>
          <w:szCs w:val="24"/>
        </w:rPr>
        <w:t>J Appl Physiol</w:t>
      </w:r>
      <w:r w:rsidRPr="00D632C0">
        <w:rPr>
          <w:rFonts w:ascii="Times New Roman" w:hAnsi="Times New Roman" w:cs="Times New Roman"/>
          <w:sz w:val="24"/>
          <w:szCs w:val="24"/>
        </w:rPr>
        <w:t>. 1994;77(4):1736-41.</w:t>
      </w:r>
    </w:p>
    <w:p w14:paraId="3065E877" w14:textId="77777777" w:rsidR="00D632C0" w:rsidRPr="00D632C0" w:rsidRDefault="00D632C0" w:rsidP="00D632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t>3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Dupont-Versteegden EE. Exercise and clenbuterol as strategies to decrease the progression of muscular dystrophy in mdx mice. </w:t>
      </w:r>
      <w:r w:rsidRPr="00D632C0">
        <w:rPr>
          <w:rFonts w:ascii="Times New Roman" w:hAnsi="Times New Roman" w:cs="Times New Roman"/>
          <w:i/>
          <w:sz w:val="24"/>
          <w:szCs w:val="24"/>
        </w:rPr>
        <w:t>J Appl Physiol (1985)</w:t>
      </w:r>
      <w:r w:rsidRPr="00D632C0">
        <w:rPr>
          <w:rFonts w:ascii="Times New Roman" w:hAnsi="Times New Roman" w:cs="Times New Roman"/>
          <w:sz w:val="24"/>
          <w:szCs w:val="24"/>
        </w:rPr>
        <w:t>. 1996;80(3):734-41.</w:t>
      </w:r>
    </w:p>
    <w:p w14:paraId="042928FD" w14:textId="77777777" w:rsidR="00D632C0" w:rsidRPr="00D632C0" w:rsidRDefault="00D632C0" w:rsidP="00D632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t>4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Selsby JT, Acosta P, Sleeper MM, Barton ER, Sweeney HL. Long-term wheel running compromises diaphragm function but improves cardiac and plantarflexor function in the mdx mouse. </w:t>
      </w:r>
      <w:r w:rsidRPr="00D632C0">
        <w:rPr>
          <w:rFonts w:ascii="Times New Roman" w:hAnsi="Times New Roman" w:cs="Times New Roman"/>
          <w:i/>
          <w:sz w:val="24"/>
          <w:szCs w:val="24"/>
        </w:rPr>
        <w:t>J Appl Physiol (1985)</w:t>
      </w:r>
      <w:r w:rsidRPr="00D632C0">
        <w:rPr>
          <w:rFonts w:ascii="Times New Roman" w:hAnsi="Times New Roman" w:cs="Times New Roman"/>
          <w:sz w:val="24"/>
          <w:szCs w:val="24"/>
        </w:rPr>
        <w:t>. 2013;115(5):660-6.</w:t>
      </w:r>
    </w:p>
    <w:p w14:paraId="00B600D8" w14:textId="77777777" w:rsidR="00D632C0" w:rsidRPr="00D632C0" w:rsidRDefault="00D632C0" w:rsidP="00D632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t>5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Burdi R, Rolland JF, Fraysse B et al. Multiple pathological events in exercised dystrophic mdx mice are targeted by pentoxifylline: outcome of a large array of in vivo and ex vivo tests. </w:t>
      </w:r>
      <w:r w:rsidRPr="00D632C0">
        <w:rPr>
          <w:rFonts w:ascii="Times New Roman" w:hAnsi="Times New Roman" w:cs="Times New Roman"/>
          <w:i/>
          <w:sz w:val="24"/>
          <w:szCs w:val="24"/>
        </w:rPr>
        <w:t>J Appl Physiol (1985)</w:t>
      </w:r>
      <w:r w:rsidRPr="00D632C0">
        <w:rPr>
          <w:rFonts w:ascii="Times New Roman" w:hAnsi="Times New Roman" w:cs="Times New Roman"/>
          <w:sz w:val="24"/>
          <w:szCs w:val="24"/>
        </w:rPr>
        <w:t>. 2009;106(4):1311-24.</w:t>
      </w:r>
    </w:p>
    <w:p w14:paraId="5EEE80E1" w14:textId="77777777" w:rsidR="00D632C0" w:rsidRPr="00D632C0" w:rsidRDefault="00D632C0" w:rsidP="00D632C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632C0">
        <w:rPr>
          <w:rFonts w:ascii="Times New Roman" w:hAnsi="Times New Roman" w:cs="Times New Roman"/>
          <w:sz w:val="24"/>
          <w:szCs w:val="24"/>
        </w:rPr>
        <w:t>6.</w:t>
      </w:r>
      <w:r w:rsidRPr="00D632C0">
        <w:rPr>
          <w:rFonts w:ascii="Times New Roman" w:hAnsi="Times New Roman" w:cs="Times New Roman"/>
          <w:sz w:val="24"/>
          <w:szCs w:val="24"/>
        </w:rPr>
        <w:tab/>
        <w:t xml:space="preserve">Whitehead NP, Streamer M, Lusambili LI, Sachs F, Allen DG. Streptomycin reduces stretch-induced membrane permeability in muscles from mdx mice. </w:t>
      </w:r>
      <w:r w:rsidRPr="00D632C0">
        <w:rPr>
          <w:rFonts w:ascii="Times New Roman" w:hAnsi="Times New Roman" w:cs="Times New Roman"/>
          <w:i/>
          <w:sz w:val="24"/>
          <w:szCs w:val="24"/>
        </w:rPr>
        <w:t>Neuromuscul Disord</w:t>
      </w:r>
      <w:r w:rsidRPr="00D632C0">
        <w:rPr>
          <w:rFonts w:ascii="Times New Roman" w:hAnsi="Times New Roman" w:cs="Times New Roman"/>
          <w:sz w:val="24"/>
          <w:szCs w:val="24"/>
        </w:rPr>
        <w:t>. 2006;16(12):845-54.</w:t>
      </w:r>
    </w:p>
    <w:p w14:paraId="49FE4FC2" w14:textId="1943F3D9" w:rsidR="00463891" w:rsidRDefault="00D632C0" w:rsidP="00D632C0">
      <w:r w:rsidRPr="00D632C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638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d Sci Sports Exercis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67E4D"/>
    <w:rsid w:val="000F649F"/>
    <w:rsid w:val="002279D2"/>
    <w:rsid w:val="003109A7"/>
    <w:rsid w:val="00463891"/>
    <w:rsid w:val="00467E4D"/>
    <w:rsid w:val="007B1CC6"/>
    <w:rsid w:val="008C2FBA"/>
    <w:rsid w:val="00D632C0"/>
    <w:rsid w:val="00FA58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C80715"/>
  <w15:chartTrackingRefBased/>
  <w15:docId w15:val="{2F2C4CE9-B983-46C5-8D9F-7E7A0DFAF6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09A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3109A7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3109A7"/>
  </w:style>
  <w:style w:type="paragraph" w:customStyle="1" w:styleId="EndNoteBibliographyTitle">
    <w:name w:val="EndNote Bibliography Title"/>
    <w:basedOn w:val="Normal"/>
    <w:link w:val="EndNoteBibliographyTitleChar"/>
    <w:rsid w:val="00D632C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32C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632C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32C0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5ABBFB-6C32-4CC7-AF5D-94B8644280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84</Words>
  <Characters>219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ah Spaulding</dc:creator>
  <cp:keywords/>
  <dc:description/>
  <cp:lastModifiedBy>Selsby, Joshua T [AN S]</cp:lastModifiedBy>
  <cp:revision>2</cp:revision>
  <dcterms:created xsi:type="dcterms:W3CDTF">2018-04-06T15:26:00Z</dcterms:created>
  <dcterms:modified xsi:type="dcterms:W3CDTF">2018-04-06T15:26:00Z</dcterms:modified>
</cp:coreProperties>
</file>